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82634D" w:rsidR="008201C2"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w:t>
      </w:r>
      <w:r w:rsidR="00DA1305">
        <w:rPr>
          <w:sz w:val="32"/>
          <w:szCs w:val="28"/>
        </w:rPr>
        <w:t>Delivery</w:t>
      </w:r>
      <w:r w:rsidR="00CC515B">
        <w:rPr>
          <w:sz w:val="32"/>
          <w:szCs w:val="28"/>
        </w:rPr>
        <w:t xml:space="preserve"> of </w:t>
      </w:r>
      <w:r w:rsidR="00DA1305">
        <w:rPr>
          <w:sz w:val="32"/>
          <w:szCs w:val="28"/>
        </w:rPr>
        <w:t xml:space="preserve">Reliable Accessibility by </w:t>
      </w:r>
      <w:r w:rsidR="00CC515B">
        <w:rPr>
          <w:sz w:val="32"/>
          <w:szCs w:val="28"/>
        </w:rPr>
        <w:t>Public Transit Systems</w:t>
      </w:r>
    </w:p>
    <w:p w14:paraId="091C028D" w14:textId="77777777" w:rsidR="00A0458E" w:rsidRPr="00A0458E" w:rsidRDefault="00A0458E" w:rsidP="00DE1C65">
      <w:pPr>
        <w:jc w:val="both"/>
        <w:rPr>
          <w:b/>
          <w:bCs/>
          <w:sz w:val="32"/>
          <w:szCs w:val="28"/>
        </w:rPr>
      </w:pPr>
    </w:p>
    <w:p w14:paraId="4FAAF3A3" w14:textId="75D941E0" w:rsidR="0077361B" w:rsidRPr="00A0458E" w:rsidRDefault="0077361B" w:rsidP="00DE1C65">
      <w:pPr>
        <w:spacing w:before="100" w:beforeAutospacing="1" w:after="100" w:afterAutospacing="1" w:line="240" w:lineRule="auto"/>
        <w:jc w:val="both"/>
        <w:rPr>
          <w:rFonts w:cs="Times New Roman"/>
          <w:b/>
          <w:bCs/>
        </w:rPr>
      </w:pPr>
      <w:r w:rsidRPr="00A0458E">
        <w:rPr>
          <w:rFonts w:cs="Times New Roman"/>
          <w:b/>
          <w:bCs/>
        </w:rPr>
        <w:t>Luyu Liu</w:t>
      </w:r>
    </w:p>
    <w:p w14:paraId="2A7D0989" w14:textId="516CC21F" w:rsidR="00A0458E" w:rsidRDefault="00A0458E" w:rsidP="00DE1C65">
      <w:pPr>
        <w:spacing w:before="100" w:beforeAutospacing="1" w:after="100" w:afterAutospacing="1" w:line="240" w:lineRule="auto"/>
        <w:jc w:val="both"/>
        <w:rPr>
          <w:rFonts w:cs="Times New Roman"/>
        </w:rPr>
      </w:pPr>
      <w:r w:rsidRPr="00A0458E">
        <w:rPr>
          <w:rFonts w:cs="Times New Roman"/>
        </w:rPr>
        <w:t>Department of Geography</w:t>
      </w:r>
    </w:p>
    <w:p w14:paraId="545FFDF8" w14:textId="7A83BDF4" w:rsidR="00A0458E" w:rsidRDefault="00A0458E" w:rsidP="00DE1C65">
      <w:pPr>
        <w:spacing w:before="100" w:beforeAutospacing="1" w:after="100" w:afterAutospacing="1" w:line="240" w:lineRule="auto"/>
        <w:jc w:val="both"/>
        <w:rPr>
          <w:rFonts w:cs="Times New Roman"/>
        </w:rPr>
      </w:pPr>
      <w:r>
        <w:rPr>
          <w:rFonts w:cs="Times New Roman"/>
        </w:rPr>
        <w:t>The Ohio State University, Columbus, OH, 43210</w:t>
      </w:r>
    </w:p>
    <w:p w14:paraId="10EFC8A3" w14:textId="595039D6" w:rsidR="00A0458E" w:rsidRDefault="00A0458E" w:rsidP="00DE1C65">
      <w:pPr>
        <w:spacing w:before="100" w:beforeAutospacing="1" w:after="100" w:afterAutospacing="1" w:line="240" w:lineRule="auto"/>
        <w:jc w:val="both"/>
        <w:rPr>
          <w:rFonts w:cs="Times New Roman"/>
        </w:rPr>
      </w:pPr>
      <w:r>
        <w:rPr>
          <w:rFonts w:cs="Times New Roman"/>
        </w:rPr>
        <w:t xml:space="preserve">Email: </w:t>
      </w:r>
      <w:hyperlink r:id="rId8" w:history="1">
        <w:r w:rsidRPr="00212437">
          <w:rPr>
            <w:rStyle w:val="Hyperlink"/>
            <w:rFonts w:cs="Times New Roman"/>
          </w:rPr>
          <w:t>liu.6544@osu.edu</w:t>
        </w:r>
      </w:hyperlink>
    </w:p>
    <w:p w14:paraId="00D15F01" w14:textId="75C7A813" w:rsidR="00A0458E" w:rsidRDefault="00A0458E" w:rsidP="00DE1C65">
      <w:pPr>
        <w:spacing w:before="100" w:beforeAutospacing="1" w:after="100" w:afterAutospacing="1" w:line="240" w:lineRule="auto"/>
        <w:jc w:val="both"/>
        <w:rPr>
          <w:rFonts w:cs="Times New Roman"/>
        </w:rPr>
      </w:pPr>
    </w:p>
    <w:p w14:paraId="0787CFE0" w14:textId="7D6705CA" w:rsidR="00A0458E" w:rsidRPr="00A0458E" w:rsidRDefault="00A0458E" w:rsidP="00DE1C65">
      <w:pPr>
        <w:spacing w:before="100" w:beforeAutospacing="1" w:after="100" w:afterAutospacing="1" w:line="240" w:lineRule="auto"/>
        <w:jc w:val="both"/>
        <w:rPr>
          <w:rFonts w:cs="Times New Roman"/>
          <w:b/>
          <w:bCs/>
        </w:rPr>
      </w:pPr>
      <w:r w:rsidRPr="00A0458E">
        <w:rPr>
          <w:rFonts w:cs="Times New Roman"/>
          <w:b/>
          <w:bCs/>
        </w:rPr>
        <w:t>Adam M. Porr</w:t>
      </w:r>
    </w:p>
    <w:p w14:paraId="66A87A7B" w14:textId="4D4D2118" w:rsidR="009041AF" w:rsidRDefault="007D308E" w:rsidP="00DE1C65">
      <w:pPr>
        <w:spacing w:before="100" w:beforeAutospacing="1" w:after="100" w:afterAutospacing="1" w:line="240" w:lineRule="auto"/>
        <w:jc w:val="both"/>
        <w:rPr>
          <w:rFonts w:cs="Times New Roman"/>
          <w:szCs w:val="20"/>
        </w:rPr>
      </w:pPr>
      <w:r w:rsidRPr="007D308E">
        <w:rPr>
          <w:rFonts w:cs="Times New Roman"/>
          <w:szCs w:val="20"/>
        </w:rPr>
        <w:t>Mid-Ohio Regional Planning Commission</w:t>
      </w:r>
      <w:r w:rsidR="00A847F1">
        <w:rPr>
          <w:rFonts w:cs="Times New Roman"/>
          <w:szCs w:val="20"/>
        </w:rPr>
        <w:t>, Columbus, OH</w:t>
      </w:r>
      <w:r w:rsidR="00A0458E">
        <w:rPr>
          <w:rFonts w:cs="Times New Roman"/>
          <w:szCs w:val="20"/>
        </w:rPr>
        <w:t>, 43215</w:t>
      </w:r>
    </w:p>
    <w:p w14:paraId="22FB70FC" w14:textId="656324C1" w:rsidR="00A0458E" w:rsidRDefault="00A0458E" w:rsidP="00DE1C65">
      <w:pPr>
        <w:spacing w:before="100" w:beforeAutospacing="1" w:after="100" w:afterAutospacing="1" w:line="240" w:lineRule="auto"/>
        <w:jc w:val="both"/>
        <w:rPr>
          <w:rStyle w:val="Hyperlink"/>
          <w:rFonts w:cs="Times New Roman"/>
        </w:rPr>
      </w:pPr>
      <w:r>
        <w:rPr>
          <w:rFonts w:cs="Times New Roman"/>
          <w:szCs w:val="20"/>
        </w:rPr>
        <w:t xml:space="preserve">Email: </w:t>
      </w:r>
      <w:hyperlink r:id="rId9" w:history="1">
        <w:r w:rsidRPr="00A0458E">
          <w:rPr>
            <w:rStyle w:val="Hyperlink"/>
            <w:rFonts w:cs="Times New Roman"/>
          </w:rPr>
          <w:t>aporr@morpc.org</w:t>
        </w:r>
      </w:hyperlink>
    </w:p>
    <w:p w14:paraId="2785E3C5" w14:textId="567FC65F" w:rsidR="00A0458E" w:rsidRPr="00A0458E" w:rsidRDefault="00A0458E" w:rsidP="00DE1C65">
      <w:pPr>
        <w:spacing w:before="100" w:beforeAutospacing="1" w:after="100" w:afterAutospacing="1" w:line="240" w:lineRule="auto"/>
        <w:jc w:val="both"/>
        <w:rPr>
          <w:szCs w:val="20"/>
        </w:rPr>
      </w:pPr>
    </w:p>
    <w:p w14:paraId="7EEA0120" w14:textId="3A981866" w:rsidR="00A0458E" w:rsidRPr="00A0458E" w:rsidRDefault="00A0458E" w:rsidP="00DE1C65">
      <w:pPr>
        <w:spacing w:before="100" w:beforeAutospacing="1" w:after="100" w:afterAutospacing="1" w:line="240" w:lineRule="auto"/>
        <w:jc w:val="both"/>
        <w:rPr>
          <w:b/>
          <w:bCs/>
          <w:szCs w:val="20"/>
        </w:rPr>
      </w:pPr>
      <w:r w:rsidRPr="00A0458E">
        <w:rPr>
          <w:b/>
          <w:bCs/>
          <w:szCs w:val="20"/>
        </w:rPr>
        <w:t>Harvey J. Miller</w:t>
      </w:r>
    </w:p>
    <w:p w14:paraId="4D6229BD" w14:textId="77777777" w:rsidR="00A0458E" w:rsidRDefault="00A0458E" w:rsidP="00A0458E">
      <w:pPr>
        <w:spacing w:before="100" w:beforeAutospacing="1" w:after="100" w:afterAutospacing="1" w:line="240" w:lineRule="auto"/>
        <w:jc w:val="both"/>
        <w:rPr>
          <w:rFonts w:cs="Times New Roman"/>
        </w:rPr>
      </w:pPr>
      <w:r w:rsidRPr="00A0458E">
        <w:rPr>
          <w:rFonts w:cs="Times New Roman"/>
        </w:rPr>
        <w:t>Department of Geography</w:t>
      </w:r>
    </w:p>
    <w:p w14:paraId="66348580" w14:textId="77777777" w:rsidR="00A0458E" w:rsidRDefault="00A0458E" w:rsidP="00A0458E">
      <w:pPr>
        <w:spacing w:line="240" w:lineRule="auto"/>
        <w:rPr>
          <w:rFonts w:cs="Times New Roman"/>
          <w:szCs w:val="20"/>
        </w:rPr>
      </w:pPr>
      <w:r w:rsidRPr="00A44907">
        <w:rPr>
          <w:rFonts w:cs="Times New Roman"/>
          <w:szCs w:val="20"/>
        </w:rPr>
        <w:t>Center for Urban and Regional Analysis</w:t>
      </w:r>
    </w:p>
    <w:p w14:paraId="07F27A9C" w14:textId="77777777" w:rsidR="00A0458E" w:rsidRDefault="00A0458E" w:rsidP="00A0458E">
      <w:pPr>
        <w:spacing w:line="240" w:lineRule="auto"/>
        <w:rPr>
          <w:rFonts w:cs="Times New Roman"/>
          <w:szCs w:val="24"/>
        </w:rPr>
      </w:pPr>
      <w:r w:rsidRPr="00BD6C8F">
        <w:rPr>
          <w:rFonts w:cs="Times New Roman"/>
          <w:szCs w:val="20"/>
        </w:rPr>
        <w:t>The Ohio State University, Columbus, OH</w:t>
      </w:r>
      <w:r>
        <w:rPr>
          <w:rFonts w:cs="Times New Roman"/>
          <w:szCs w:val="20"/>
        </w:rPr>
        <w:t>, 43210</w:t>
      </w:r>
    </w:p>
    <w:p w14:paraId="7C5676DA" w14:textId="2E4458B6" w:rsidR="00A0458E" w:rsidRDefault="00A0458E" w:rsidP="00A0458E">
      <w:pPr>
        <w:spacing w:line="240" w:lineRule="auto"/>
        <w:rPr>
          <w:rFonts w:cs="Times New Roman"/>
          <w:szCs w:val="24"/>
        </w:rPr>
      </w:pPr>
      <w:r>
        <w:rPr>
          <w:rFonts w:cs="Times New Roman"/>
          <w:szCs w:val="24"/>
        </w:rPr>
        <w:t xml:space="preserve">Email: </w:t>
      </w:r>
      <w:hyperlink r:id="rId10" w:history="1">
        <w:r w:rsidR="00867ED1" w:rsidRPr="00212437">
          <w:rPr>
            <w:rStyle w:val="Hyperlink"/>
            <w:rFonts w:cs="Times New Roman"/>
            <w:szCs w:val="24"/>
          </w:rPr>
          <w:t>miller.81@osu.edu</w:t>
        </w:r>
      </w:hyperlink>
      <w:r w:rsidR="00867ED1">
        <w:rPr>
          <w:rFonts w:cs="Times New Roman"/>
          <w:szCs w:val="24"/>
        </w:rPr>
        <w:t xml:space="preserve"> </w:t>
      </w:r>
    </w:p>
    <w:p w14:paraId="77ECC337" w14:textId="1B6B5028" w:rsidR="00A0458E" w:rsidRDefault="00A0458E" w:rsidP="00DE1C65">
      <w:pPr>
        <w:spacing w:before="100" w:beforeAutospacing="1" w:after="100" w:afterAutospacing="1" w:line="240" w:lineRule="auto"/>
        <w:jc w:val="both"/>
        <w:rPr>
          <w:rFonts w:cs="Times New Roman"/>
          <w:szCs w:val="20"/>
        </w:rPr>
      </w:pPr>
    </w:p>
    <w:p w14:paraId="7EEEBF9B" w14:textId="2C699E00" w:rsidR="00A0458E" w:rsidRDefault="00A0458E" w:rsidP="00DE1C65">
      <w:pPr>
        <w:spacing w:before="100" w:beforeAutospacing="1" w:after="100" w:afterAutospacing="1" w:line="240" w:lineRule="auto"/>
        <w:jc w:val="both"/>
        <w:rPr>
          <w:rFonts w:cs="Times New Roman"/>
          <w:szCs w:val="20"/>
        </w:rPr>
      </w:pPr>
      <w:r>
        <w:rPr>
          <w:rFonts w:cs="Times New Roman"/>
          <w:szCs w:val="20"/>
        </w:rPr>
        <w:t>Word count: 6</w:t>
      </w:r>
      <w:r w:rsidR="00C35528">
        <w:rPr>
          <w:rFonts w:cs="Times New Roman"/>
          <w:szCs w:val="20"/>
        </w:rPr>
        <w:t>85</w:t>
      </w:r>
      <w:r w:rsidR="00145F06">
        <w:rPr>
          <w:rFonts w:cs="Times New Roman"/>
          <w:szCs w:val="20"/>
        </w:rPr>
        <w:t>2</w:t>
      </w:r>
    </w:p>
    <w:p w14:paraId="1CF7F34F" w14:textId="6F3DEFD1" w:rsidR="009041AF" w:rsidRDefault="009041AF" w:rsidP="00DE1C65">
      <w:pPr>
        <w:spacing w:before="100" w:beforeAutospacing="1" w:after="100" w:afterAutospacing="1" w:line="240" w:lineRule="auto"/>
        <w:jc w:val="both"/>
        <w:rPr>
          <w:rFonts w:cs="Times New Roman"/>
          <w:szCs w:val="20"/>
        </w:rPr>
      </w:pPr>
    </w:p>
    <w:p w14:paraId="36262820" w14:textId="70DE2F8F" w:rsidR="009041AF" w:rsidRDefault="009041AF" w:rsidP="00DE1C65">
      <w:pPr>
        <w:spacing w:before="100" w:beforeAutospacing="1" w:after="100" w:afterAutospacing="1" w:line="240" w:lineRule="auto"/>
        <w:jc w:val="both"/>
        <w:rPr>
          <w:rFonts w:cs="Times New Roman"/>
          <w:szCs w:val="20"/>
        </w:rPr>
      </w:pPr>
    </w:p>
    <w:p w14:paraId="16D37C49" w14:textId="4A53AF65" w:rsidR="009041AF" w:rsidRDefault="009041AF" w:rsidP="00DE1C65">
      <w:pPr>
        <w:spacing w:before="100" w:beforeAutospacing="1" w:after="100" w:afterAutospacing="1" w:line="240" w:lineRule="auto"/>
        <w:jc w:val="both"/>
        <w:rPr>
          <w:rFonts w:cs="Times New Roman"/>
          <w:szCs w:val="20"/>
        </w:rPr>
      </w:pPr>
    </w:p>
    <w:p w14:paraId="077C9C59" w14:textId="5286AFF6" w:rsidR="009041AF" w:rsidRDefault="009041AF" w:rsidP="00DE1C65">
      <w:pPr>
        <w:spacing w:before="100" w:beforeAutospacing="1" w:after="100" w:afterAutospacing="1" w:line="240" w:lineRule="auto"/>
        <w:jc w:val="both"/>
        <w:rPr>
          <w:rFonts w:cs="Times New Roman"/>
          <w:szCs w:val="20"/>
        </w:rPr>
      </w:pPr>
    </w:p>
    <w:p w14:paraId="2945C24F" w14:textId="77777777" w:rsidR="00E73C34" w:rsidRDefault="00E73C34" w:rsidP="00DE1C65">
      <w:pPr>
        <w:spacing w:before="100" w:beforeAutospacing="1" w:after="100" w:afterAutospacing="1" w:line="240" w:lineRule="auto"/>
        <w:jc w:val="both"/>
        <w:rPr>
          <w:rFonts w:cs="Times New Roman"/>
          <w:szCs w:val="20"/>
        </w:rPr>
      </w:pPr>
    </w:p>
    <w:p w14:paraId="0E3AC341" w14:textId="4F1D11EE" w:rsidR="009041AF" w:rsidRDefault="009041AF" w:rsidP="00DE1C65">
      <w:pPr>
        <w:spacing w:before="100" w:beforeAutospacing="1" w:after="100" w:afterAutospacing="1" w:line="240" w:lineRule="auto"/>
        <w:jc w:val="both"/>
        <w:rPr>
          <w:rFonts w:cs="Times New Roman"/>
          <w:szCs w:val="20"/>
        </w:rPr>
      </w:pPr>
      <w:r>
        <w:rPr>
          <w:rFonts w:cs="Times New Roman"/>
          <w:szCs w:val="20"/>
        </w:rPr>
        <w:lastRenderedPageBreak/>
        <w:t>Abstract:</w:t>
      </w: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47A60F99"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lastRenderedPageBreak/>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527146B3"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both of thes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7B3AAF53"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 xml:space="preserve">during a </w:t>
      </w:r>
      <w:r w:rsidR="00AC2B35">
        <w:rPr>
          <w:rFonts w:cs="Times New Roman"/>
          <w:szCs w:val="20"/>
        </w:rPr>
        <w:lastRenderedPageBreak/>
        <w:t>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7EA440AC"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t xml:space="preserve">D’est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t>
      </w:r>
      <w:r w:rsidR="00BA52F4">
        <w:rPr>
          <w:rFonts w:cs="Times New Roman"/>
          <w:szCs w:val="20"/>
        </w:rPr>
        <w:lastRenderedPageBreak/>
        <w:t xml:space="preserve">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1BD544D4"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lastRenderedPageBreak/>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31A9ABC2"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635F0EFC"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B0BDC15"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61171A">
        <w:t xml:space="preserve">; travel from all possible </w:t>
      </w:r>
      <w:r w:rsidR="006B1248">
        <w:t>origins to a destination, or; ii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DE23AC3"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384EAB">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384EAB" w:rsidRPr="00B40A34">
        <w:rPr>
          <w:rFonts w:cs="Times New Roman"/>
          <w:szCs w:val="24"/>
        </w:rPr>
        <w:t>(</w:t>
      </w:r>
      <w:r w:rsidR="00384EAB" w:rsidRPr="00B40A34">
        <w:rPr>
          <w:rFonts w:cs="Times New Roman"/>
          <w:i/>
          <w:iCs/>
          <w:szCs w:val="24"/>
        </w:rPr>
        <w:t>36</w:t>
      </w:r>
      <w:r w:rsidR="00384EAB" w:rsidRPr="00B40A34">
        <w:rPr>
          <w:rFonts w:cs="Times New Roman"/>
          <w:szCs w:val="24"/>
        </w:rPr>
        <w:t xml:space="preserve">, </w:t>
      </w:r>
      <w:r w:rsidR="00384EAB" w:rsidRPr="00B40A34">
        <w:rPr>
          <w:rFonts w:cs="Times New Roman"/>
          <w:i/>
          <w:iCs/>
          <w:szCs w:val="24"/>
        </w:rPr>
        <w:t>37</w:t>
      </w:r>
      <w:r w:rsidR="00384EAB" w:rsidRPr="00B40A34">
        <w:rPr>
          <w:rFonts w:cs="Times New Roman"/>
          <w:szCs w:val="24"/>
        </w:rPr>
        <w:t>)</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320AD23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2D9F7291"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2058676F"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lastRenderedPageBreak/>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3053EC04"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682A0C14" w:rsidR="00F14EAA" w:rsidRDefault="006060D0" w:rsidP="00DE1C65">
      <w:pPr>
        <w:spacing w:before="120" w:after="120"/>
        <w:jc w:val="both"/>
      </w:pPr>
      <w:bookmarkStart w:id="4" w:name="_Ref109222387"/>
      <w:r>
        <w:t xml:space="preserve">Figure </w:t>
      </w:r>
      <w:fldSimple w:instr=" SEQ Figure \* ARABIC ">
        <w:r w:rsidR="007731C0">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r w:rsidR="00027E86">
        <w:lastRenderedPageBreak/>
        <w:t xml:space="preserve">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6400" cy="2438400"/>
                    </a:xfrm>
                    <a:prstGeom prst="rect">
                      <a:avLst/>
                    </a:prstGeom>
                  </pic:spPr>
                </pic:pic>
              </a:graphicData>
            </a:graphic>
          </wp:inline>
        </w:drawing>
      </w:r>
    </w:p>
    <w:p w14:paraId="32789BA5" w14:textId="14AF0117" w:rsidR="00622672" w:rsidRDefault="00622672" w:rsidP="00DE1C65">
      <w:pPr>
        <w:spacing w:before="120" w:after="120"/>
        <w:jc w:val="both"/>
      </w:pPr>
      <w:bookmarkStart w:id="5" w:name="_Ref109225481"/>
      <w:r>
        <w:t xml:space="preserve">Figure </w:t>
      </w:r>
      <w:fldSimple w:instr=" SEQ Figure \* ARABIC ">
        <w:r w:rsidR="007731C0">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496040DC" w:rsidR="00251DF1" w:rsidRDefault="00B45F1E" w:rsidP="00DE1C65">
      <w:pPr>
        <w:spacing w:before="120" w:after="120"/>
        <w:jc w:val="both"/>
      </w:pPr>
      <w:bookmarkStart w:id="6" w:name="_Ref109295179"/>
      <w:r>
        <w:t xml:space="preserve">Figure </w:t>
      </w:r>
      <w:fldSimple w:instr=" SEQ Figure \* ARABIC ">
        <w:r w:rsidR="007731C0">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13B0073D" w:rsidR="003A0DC2" w:rsidRDefault="003A0DC2" w:rsidP="00DE1C65">
      <w:pPr>
        <w:spacing w:before="120" w:after="120"/>
        <w:jc w:val="both"/>
      </w:pPr>
      <w:bookmarkStart w:id="7" w:name="_Ref109391520"/>
      <w:r>
        <w:t xml:space="preserve">Figure </w:t>
      </w:r>
      <w:fldSimple w:instr=" SEQ Figure \* ARABIC ">
        <w:r w:rsidR="007731C0">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C65CFFF"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8D6D406" w:rsidR="003C6D91" w:rsidRDefault="001B61E8" w:rsidP="00DE1C65">
      <w:pPr>
        <w:spacing w:before="120" w:after="120"/>
        <w:jc w:val="both"/>
      </w:pPr>
      <w:bookmarkStart w:id="8" w:name="_Ref109663539"/>
      <w:r>
        <w:t xml:space="preserve">Figure </w:t>
      </w:r>
      <w:fldSimple w:instr=" SEQ Figure \* ARABIC ">
        <w:r w:rsidR="007731C0">
          <w:rPr>
            <w:noProof/>
          </w:rPr>
          <w:t>5</w:t>
        </w:r>
      </w:fldSimple>
      <w:bookmarkEnd w:id="8"/>
      <w:r>
        <w:t>: Temporal pattern of accessibility and unreliability</w:t>
      </w:r>
    </w:p>
    <w:p w14:paraId="0EAE3933" w14:textId="0A825794"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021C33CD" w:rsidR="0012321F" w:rsidRDefault="00C72453" w:rsidP="00DE1C65">
      <w:pPr>
        <w:spacing w:before="120" w:after="120"/>
        <w:jc w:val="both"/>
      </w:pPr>
      <w:bookmarkStart w:id="9" w:name="_Ref109734152"/>
      <w:r>
        <w:t xml:space="preserve">Figure </w:t>
      </w:r>
      <w:fldSimple w:instr=" SEQ Figure \* ARABIC ">
        <w:r w:rsidR="007731C0">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6D5DDD9E"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9CB417A"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t xml:space="preserve"> </w:t>
      </w:r>
      <w:r w:rsidR="005B4CD3">
        <w:t xml:space="preserve">Consequently, </w:t>
      </w:r>
      <w:r w:rsidR="00FD38FF">
        <w:t xml:space="preserve">w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10F66E5"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 xml:space="preserve">Our study is also limited to one community.  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4D743354" w14:textId="1FA76CC3" w:rsidR="00FB23EF" w:rsidRDefault="00FB23EF" w:rsidP="00DE1C65">
      <w:pPr>
        <w:spacing w:before="120" w:after="120"/>
        <w:jc w:val="both"/>
      </w:pPr>
      <w:r>
        <w:lastRenderedPageBreak/>
        <w:t>The authors confirm contribution to the paper as follows: study conception and design: Luyu Liu, Adam M. Porr, Harvey J. Miller; data collection: Luyu Liu</w:t>
      </w:r>
      <w:r w:rsidR="00AD73BB">
        <w:t xml:space="preserve">, </w:t>
      </w:r>
      <w:r>
        <w:t>Adam M. Porr; analysis and interpretation of results: Luyu Liu, Adam M. Porr, Harvey J. Miller; draft manuscript preparation: Luyu Liu, Adam M. Porr, Harvey J. Miller. All authors reviewed the results and approved the final version of the manuscript.</w:t>
      </w:r>
    </w:p>
    <w:p w14:paraId="30DE06F8" w14:textId="77777777" w:rsidR="00FB23EF" w:rsidRDefault="00FB23EF" w:rsidP="00DE1C65">
      <w:pPr>
        <w:spacing w:before="120" w:after="12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Berrebi, C. Brakewood,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t xml:space="preserve">Mudigonda, S., K. Ozbay, and B. Bartin.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t xml:space="preserve">Azolin,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t xml:space="preserve">Holling,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lastRenderedPageBreak/>
        <w:t xml:space="preserve">13. </w:t>
      </w:r>
      <w:r w:rsidRPr="00B40A34">
        <w:rPr>
          <w:rFonts w:cs="Times New Roman"/>
        </w:rPr>
        <w:tab/>
        <w:t xml:space="preserve">Kathuria, A., M. Parida,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t xml:space="preserve">D’est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D’Est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Lin, T., A. Shalaby, and E. Miller. Transit User Behaviour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Luy,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Delbosc,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t xml:space="preserve">Berche, B., C. Von Ferber, T. Holovatch, and Y. Holovatch.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r w:rsidRPr="00B40A34">
        <w:rPr>
          <w:rFonts w:cs="Times New Roman"/>
          <w:i/>
          <w:iCs/>
        </w:rPr>
        <w:t>Plos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lastRenderedPageBreak/>
        <w:t xml:space="preserve">29. </w:t>
      </w:r>
      <w:r w:rsidRPr="00B40A34">
        <w:rPr>
          <w:rFonts w:cs="Times New Roman"/>
        </w:rPr>
        <w:tab/>
        <w:t xml:space="preserve">He, Y., S. Thies,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t>Hägerstrand, T. What about People in Regional.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Ghiani,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t xml:space="preserve">Ahn, B.-H., and J.-Y. Shin. Vehicle-Routeing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t xml:space="preserve">Ichoua,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For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Of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Niel,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lastRenderedPageBreak/>
        <w:fldChar w:fldCharType="end"/>
      </w:r>
    </w:p>
    <w:sectPr w:rsidR="00C31F2E" w:rsidRPr="00796F16" w:rsidSect="00B96D9E">
      <w:footerReference w:type="default" r:id="rId17"/>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3FF56" w14:textId="77777777" w:rsidR="007D0F80" w:rsidRDefault="007D0F80" w:rsidP="0077361B">
      <w:pPr>
        <w:spacing w:after="0" w:line="240" w:lineRule="auto"/>
      </w:pPr>
      <w:r>
        <w:separator/>
      </w:r>
    </w:p>
  </w:endnote>
  <w:endnote w:type="continuationSeparator" w:id="0">
    <w:p w14:paraId="667CFFA6" w14:textId="77777777" w:rsidR="007D0F80" w:rsidRDefault="007D0F80"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C8DE6" w14:textId="77777777" w:rsidR="007D0F80" w:rsidRDefault="007D0F80" w:rsidP="0077361B">
      <w:pPr>
        <w:spacing w:after="0" w:line="240" w:lineRule="auto"/>
      </w:pPr>
      <w:r>
        <w:separator/>
      </w:r>
    </w:p>
  </w:footnote>
  <w:footnote w:type="continuationSeparator" w:id="0">
    <w:p w14:paraId="7D9C92CC" w14:textId="77777777" w:rsidR="007D0F80" w:rsidRDefault="007D0F80"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414C4"/>
    <w:rsid w:val="00041D4F"/>
    <w:rsid w:val="00044BFF"/>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D20"/>
    <w:rsid w:val="001317C5"/>
    <w:rsid w:val="00133C2B"/>
    <w:rsid w:val="0013405E"/>
    <w:rsid w:val="001351E2"/>
    <w:rsid w:val="001419C3"/>
    <w:rsid w:val="00142F81"/>
    <w:rsid w:val="00145F06"/>
    <w:rsid w:val="00146E2A"/>
    <w:rsid w:val="001473D0"/>
    <w:rsid w:val="001530EE"/>
    <w:rsid w:val="001535A6"/>
    <w:rsid w:val="00153ADC"/>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518A"/>
    <w:rsid w:val="00216F8B"/>
    <w:rsid w:val="00217858"/>
    <w:rsid w:val="00220A61"/>
    <w:rsid w:val="00220F31"/>
    <w:rsid w:val="002213A2"/>
    <w:rsid w:val="00221B92"/>
    <w:rsid w:val="002222E2"/>
    <w:rsid w:val="00223B7E"/>
    <w:rsid w:val="0022417C"/>
    <w:rsid w:val="002252F7"/>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24F4"/>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4B89"/>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3FBC"/>
    <w:rsid w:val="006E5F51"/>
    <w:rsid w:val="006E65FD"/>
    <w:rsid w:val="006E7BF4"/>
    <w:rsid w:val="006F0322"/>
    <w:rsid w:val="006F06B6"/>
    <w:rsid w:val="006F5A8B"/>
    <w:rsid w:val="006F7B49"/>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60CA4"/>
    <w:rsid w:val="00762F50"/>
    <w:rsid w:val="00762F82"/>
    <w:rsid w:val="00763A69"/>
    <w:rsid w:val="00766064"/>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0F80"/>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0458E"/>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328E9"/>
    <w:rsid w:val="00D345EC"/>
    <w:rsid w:val="00D41DAD"/>
    <w:rsid w:val="00D43BAC"/>
    <w:rsid w:val="00D4772E"/>
    <w:rsid w:val="00D5132B"/>
    <w:rsid w:val="00D523B0"/>
    <w:rsid w:val="00D5425F"/>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40128"/>
    <w:rsid w:val="00E4201F"/>
    <w:rsid w:val="00E44B97"/>
    <w:rsid w:val="00E51F0F"/>
    <w:rsid w:val="00E65FD9"/>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430"/>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38FF"/>
    <w:rsid w:val="00FD438E"/>
    <w:rsid w:val="00FD58C5"/>
    <w:rsid w:val="00FD6090"/>
    <w:rsid w:val="00FE25C5"/>
    <w:rsid w:val="00FE39B4"/>
    <w:rsid w:val="00FE6C3E"/>
    <w:rsid w:val="00FF19D6"/>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6544@osu.edu"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iller.81@osu.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porr@morpc.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7624</Words>
  <Characters>10046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cp:revision>
  <cp:lastPrinted>2022-08-01T19:32:00Z</cp:lastPrinted>
  <dcterms:created xsi:type="dcterms:W3CDTF">2022-10-05T17:32:00Z</dcterms:created>
  <dcterms:modified xsi:type="dcterms:W3CDTF">2022-10-0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